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83374D" w:rsidP="00AB4793">
      <w:pPr>
        <w:tabs>
          <w:tab w:val="left" w:pos="2850"/>
        </w:tabs>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r w:rsidR="00AB4793">
        <w:rPr>
          <w:rFonts w:ascii="Times New Roman" w:hAnsi="Times New Roman" w:cs="Times New Roman"/>
          <w:sz w:val="24"/>
          <w:szCs w:val="24"/>
        </w:rPr>
        <w:tab/>
      </w:r>
    </w:p>
    <w:p w:rsidR="00A8393A" w:rsidRPr="007712E7" w:rsidRDefault="0083374D"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83374D"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83374D"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CB2CAE" w:rsidRDefault="0083374D" w:rsidP="00CB2CAE">
      <w:pPr>
        <w:spacing w:after="0" w:line="480" w:lineRule="auto"/>
        <w:rPr>
          <w:rFonts w:ascii="Times New Roman" w:hAnsi="Times New Roman" w:cs="Times New Roman"/>
          <w:b/>
          <w:sz w:val="24"/>
          <w:szCs w:val="24"/>
        </w:rPr>
      </w:pPr>
      <w:r w:rsidRPr="00920C7A">
        <w:rPr>
          <w:rFonts w:ascii="Times New Roman" w:hAnsi="Times New Roman" w:cs="Times New Roman"/>
          <w:b/>
          <w:sz w:val="24"/>
          <w:szCs w:val="24"/>
        </w:rPr>
        <w:tab/>
      </w:r>
      <w:r w:rsidRPr="00920C7A">
        <w:rPr>
          <w:rFonts w:ascii="Times New Roman" w:hAnsi="Times New Roman" w:cs="Times New Roman"/>
          <w:b/>
          <w:sz w:val="24"/>
          <w:szCs w:val="24"/>
        </w:rPr>
        <w:tab/>
      </w:r>
      <w:r w:rsidRPr="00920C7A">
        <w:rPr>
          <w:rFonts w:ascii="Times New Roman" w:hAnsi="Times New Roman" w:cs="Times New Roman"/>
          <w:b/>
          <w:sz w:val="24"/>
          <w:szCs w:val="24"/>
        </w:rPr>
        <w:tab/>
      </w:r>
      <w:r w:rsidRPr="00920C7A">
        <w:rPr>
          <w:rFonts w:ascii="Times New Roman" w:hAnsi="Times New Roman" w:cs="Times New Roman"/>
          <w:b/>
          <w:sz w:val="24"/>
          <w:szCs w:val="24"/>
        </w:rPr>
        <w:tab/>
        <w:t xml:space="preserve">        </w:t>
      </w:r>
      <w:r w:rsidR="00AB4793">
        <w:rPr>
          <w:rFonts w:ascii="Times New Roman" w:hAnsi="Times New Roman" w:cs="Times New Roman"/>
          <w:b/>
          <w:sz w:val="24"/>
          <w:szCs w:val="24"/>
        </w:rPr>
        <w:t>Compromise of 1887</w:t>
      </w:r>
      <w:r w:rsidRPr="00920C7A">
        <w:rPr>
          <w:rFonts w:ascii="Times New Roman" w:hAnsi="Times New Roman" w:cs="Times New Roman"/>
          <w:b/>
          <w:sz w:val="24"/>
          <w:szCs w:val="24"/>
        </w:rPr>
        <w:t xml:space="preserve"> </w:t>
      </w:r>
    </w:p>
    <w:p w:rsidR="00CB2CAE" w:rsidRDefault="0083374D" w:rsidP="00284FBD">
      <w:pPr>
        <w:spacing w:line="480" w:lineRule="auto"/>
        <w:ind w:left="720" w:hanging="720"/>
        <w:rPr>
          <w:rFonts w:ascii="Times New Roman" w:hAnsi="Times New Roman" w:cs="Times New Roman"/>
          <w:sz w:val="24"/>
          <w:szCs w:val="24"/>
        </w:rPr>
      </w:pPr>
      <w:r w:rsidRPr="00EF4532">
        <w:rPr>
          <w:rFonts w:ascii="Times New Roman" w:hAnsi="Times New Roman" w:cs="Times New Roman"/>
          <w:sz w:val="24"/>
          <w:szCs w:val="24"/>
        </w:rPr>
        <w:t xml:space="preserve">Kreitner, Richard, and The Almanac. </w:t>
      </w:r>
      <w:r w:rsidRPr="00EF4532">
        <w:rPr>
          <w:rFonts w:ascii="Times New Roman" w:hAnsi="Times New Roman" w:cs="Times New Roman"/>
          <w:i/>
          <w:iCs/>
          <w:sz w:val="24"/>
          <w:szCs w:val="24"/>
        </w:rPr>
        <w:t>March 2, 1877: A Compromise Makes Rutherford B. Hayes President and Ends Reconstruction</w:t>
      </w:r>
      <w:r w:rsidRPr="00EF4532">
        <w:rPr>
          <w:rFonts w:ascii="Times New Roman" w:hAnsi="Times New Roman" w:cs="Times New Roman"/>
          <w:sz w:val="24"/>
          <w:szCs w:val="24"/>
        </w:rPr>
        <w:t>.</w:t>
      </w:r>
    </w:p>
    <w:p w:rsidR="00CB2CAE" w:rsidRDefault="0083374D" w:rsidP="00CB2CA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uthors critically highlight the electoral</w:t>
      </w:r>
      <w:r w:rsidR="00C559A6">
        <w:rPr>
          <w:rFonts w:ascii="Times New Roman" w:hAnsi="Times New Roman" w:cs="Times New Roman"/>
          <w:sz w:val="24"/>
          <w:szCs w:val="24"/>
        </w:rPr>
        <w:t xml:space="preserve"> controversy that leads to the C</w:t>
      </w:r>
      <w:r>
        <w:rPr>
          <w:rFonts w:ascii="Times New Roman" w:hAnsi="Times New Roman" w:cs="Times New Roman"/>
          <w:sz w:val="24"/>
          <w:szCs w:val="24"/>
        </w:rPr>
        <w:t xml:space="preserve">ompromise of 1887. </w:t>
      </w:r>
      <w:r w:rsidR="00C73128">
        <w:rPr>
          <w:rFonts w:ascii="Times New Roman" w:hAnsi="Times New Roman" w:cs="Times New Roman"/>
          <w:sz w:val="24"/>
          <w:szCs w:val="24"/>
        </w:rPr>
        <w:t xml:space="preserve">Both the candidates Samuel Tilden and Rutherford B. Hayes plausibly advanced their claims to have solid evidence of proving the elections contentious. Consequently, a committee of fifteen members was established to assess the disparities in the election. </w:t>
      </w:r>
      <w:r w:rsidR="001A2EAE">
        <w:rPr>
          <w:rFonts w:ascii="Times New Roman" w:hAnsi="Times New Roman" w:cs="Times New Roman"/>
          <w:sz w:val="24"/>
          <w:szCs w:val="24"/>
        </w:rPr>
        <w:t>The committee concluded its finding by entitling Hayes to be the President of the United States of America (USA)</w:t>
      </w:r>
      <w:r w:rsidR="00F94EF6">
        <w:rPr>
          <w:rFonts w:ascii="Times New Roman" w:hAnsi="Times New Roman" w:cs="Times New Roman"/>
          <w:sz w:val="24"/>
          <w:szCs w:val="24"/>
        </w:rPr>
        <w:t>.</w:t>
      </w:r>
      <w:r w:rsidR="003B40F0">
        <w:rPr>
          <w:rFonts w:ascii="Times New Roman" w:hAnsi="Times New Roman" w:cs="Times New Roman"/>
          <w:sz w:val="24"/>
          <w:szCs w:val="24"/>
        </w:rPr>
        <w:t xml:space="preserve"> </w:t>
      </w:r>
      <w:r w:rsidR="009F7B61">
        <w:rPr>
          <w:rFonts w:ascii="Times New Roman" w:hAnsi="Times New Roman" w:cs="Times New Roman"/>
          <w:sz w:val="24"/>
          <w:szCs w:val="24"/>
        </w:rPr>
        <w:t xml:space="preserve">The authors underpin the root cause which urged the Democrats to accept the results. For instance, Hayes ensured to withdraw the federal troops from the South and putting an end to the Reconstruction phase. </w:t>
      </w:r>
      <w:r w:rsidR="000D3504">
        <w:rPr>
          <w:rFonts w:ascii="Times New Roman" w:hAnsi="Times New Roman" w:cs="Times New Roman"/>
          <w:sz w:val="24"/>
          <w:szCs w:val="24"/>
        </w:rPr>
        <w:t xml:space="preserve">It was promulgated in </w:t>
      </w:r>
      <w:r w:rsidR="00C559A6">
        <w:rPr>
          <w:rFonts w:ascii="Times New Roman" w:hAnsi="Times New Roman" w:cs="Times New Roman"/>
          <w:sz w:val="24"/>
          <w:szCs w:val="24"/>
        </w:rPr>
        <w:t>an unwritten deal known as the C</w:t>
      </w:r>
      <w:r w:rsidR="000D3504">
        <w:rPr>
          <w:rFonts w:ascii="Times New Roman" w:hAnsi="Times New Roman" w:cs="Times New Roman"/>
          <w:sz w:val="24"/>
          <w:szCs w:val="24"/>
        </w:rPr>
        <w:t>ompromise of 1887.</w:t>
      </w:r>
      <w:r w:rsidR="00CB598D">
        <w:rPr>
          <w:rFonts w:ascii="Times New Roman" w:hAnsi="Times New Roman" w:cs="Times New Roman"/>
          <w:sz w:val="24"/>
          <w:szCs w:val="24"/>
        </w:rPr>
        <w:t xml:space="preserve"> </w:t>
      </w:r>
      <w:r w:rsidR="009F7B61">
        <w:rPr>
          <w:rFonts w:ascii="Times New Roman" w:hAnsi="Times New Roman" w:cs="Times New Roman"/>
          <w:sz w:val="24"/>
          <w:szCs w:val="24"/>
        </w:rPr>
        <w:t xml:space="preserve">In addition, the authors offer empirical evidence by attaching an editorial published at that time namely The Provision for Future Presidential Disputes in The Nation. The article explicitly mentioned that the Electoral College had failed to perform its fundamental obligation </w:t>
      </w:r>
      <w:r w:rsidR="003537FB">
        <w:rPr>
          <w:rFonts w:ascii="Times New Roman" w:hAnsi="Times New Roman" w:cs="Times New Roman"/>
          <w:sz w:val="24"/>
          <w:szCs w:val="24"/>
        </w:rPr>
        <w:t>and keeping it will make the conditions worse. The referenced article asserted influence on the damages done to the judicial system of the United States. The reconstruction phase had ended, however, the Southern Democrats persisted and intended at a filibuster. After 1877, the assistance for white supremacy manifested in the whites voting for Democrats which made the region to be known as Solid South.</w:t>
      </w:r>
    </w:p>
    <w:p w:rsidR="003537FB" w:rsidRDefault="0083374D" w:rsidP="00CB2CA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publication can be linked to the contemporary era as it highlights the contentious</w:t>
      </w:r>
      <w:r>
        <w:rPr>
          <w:rFonts w:ascii="Times New Roman" w:hAnsi="Times New Roman" w:cs="Times New Roman"/>
          <w:sz w:val="24"/>
          <w:szCs w:val="24"/>
        </w:rPr>
        <w:t xml:space="preserve"> process of elections. It is very rare to witness such a compromise which desecrates the spirits of the American electoral process and thus reveals that democracy has strengthened with the passage of time.</w:t>
      </w:r>
    </w:p>
    <w:p w:rsidR="003537FB" w:rsidRPr="00EF4532" w:rsidRDefault="0083374D" w:rsidP="003537FB">
      <w:pPr>
        <w:spacing w:line="480" w:lineRule="auto"/>
        <w:rPr>
          <w:rFonts w:ascii="Times New Roman" w:hAnsi="Times New Roman" w:cs="Times New Roman"/>
          <w:sz w:val="24"/>
          <w:szCs w:val="24"/>
        </w:rPr>
      </w:pPr>
      <w:r w:rsidRPr="00EF4532">
        <w:rPr>
          <w:rFonts w:ascii="Times New Roman" w:hAnsi="Times New Roman" w:cs="Times New Roman"/>
          <w:sz w:val="24"/>
          <w:szCs w:val="24"/>
        </w:rPr>
        <w:t xml:space="preserve">Fitzhugh Brundage. “Reconstruction in the South.” </w:t>
      </w:r>
      <w:r w:rsidRPr="00EF4532">
        <w:rPr>
          <w:rFonts w:ascii="Times New Roman" w:hAnsi="Times New Roman" w:cs="Times New Roman"/>
          <w:i/>
          <w:iCs/>
          <w:sz w:val="24"/>
          <w:szCs w:val="24"/>
        </w:rPr>
        <w:t>The Journal of the Civil War Era</w:t>
      </w:r>
      <w:r w:rsidRPr="00EF4532">
        <w:rPr>
          <w:rFonts w:ascii="Times New Roman" w:hAnsi="Times New Roman" w:cs="Times New Roman"/>
          <w:sz w:val="24"/>
          <w:szCs w:val="24"/>
        </w:rPr>
        <w:t>.</w:t>
      </w:r>
    </w:p>
    <w:p w:rsidR="003537FB" w:rsidRDefault="0083374D" w:rsidP="003537FB">
      <w:pPr>
        <w:spacing w:line="480" w:lineRule="auto"/>
        <w:rPr>
          <w:rFonts w:ascii="Times New Roman" w:hAnsi="Times New Roman" w:cs="Times New Roman"/>
          <w:sz w:val="24"/>
          <w:szCs w:val="24"/>
        </w:rPr>
      </w:pPr>
      <w:r>
        <w:rPr>
          <w:rFonts w:ascii="Times New Roman" w:hAnsi="Times New Roman" w:cs="Times New Roman"/>
          <w:sz w:val="24"/>
          <w:szCs w:val="24"/>
        </w:rPr>
        <w:tab/>
        <w:t>The author deliberates a comprehensive account of the Reconstruction phase whic</w:t>
      </w:r>
      <w:r w:rsidR="00C559A6">
        <w:rPr>
          <w:rFonts w:ascii="Times New Roman" w:hAnsi="Times New Roman" w:cs="Times New Roman"/>
          <w:sz w:val="24"/>
          <w:szCs w:val="24"/>
        </w:rPr>
        <w:t>h ultimately manifested in the C</w:t>
      </w:r>
      <w:r>
        <w:rPr>
          <w:rFonts w:ascii="Times New Roman" w:hAnsi="Times New Roman" w:cs="Times New Roman"/>
          <w:sz w:val="24"/>
          <w:szCs w:val="24"/>
        </w:rPr>
        <w:t>ompromise of 1887. It is essential to have a thorough assessment of the political, social and economic instanc</w:t>
      </w:r>
      <w:r>
        <w:rPr>
          <w:rFonts w:ascii="Times New Roman" w:hAnsi="Times New Roman" w:cs="Times New Roman"/>
          <w:sz w:val="24"/>
          <w:szCs w:val="24"/>
        </w:rPr>
        <w:t>es which shaped the Reconstruction phase and resulte</w:t>
      </w:r>
      <w:r w:rsidR="0099771A">
        <w:rPr>
          <w:rFonts w:ascii="Times New Roman" w:hAnsi="Times New Roman" w:cs="Times New Roman"/>
          <w:sz w:val="24"/>
          <w:szCs w:val="24"/>
        </w:rPr>
        <w:t xml:space="preserve">d in the compromise. The primary purpose of the author is to highlight to compare the compromise of 1887 with the contemporary state of political affairs to highlight the changes in the region. </w:t>
      </w:r>
      <w:r w:rsidR="007840B3">
        <w:rPr>
          <w:rFonts w:ascii="Times New Roman" w:hAnsi="Times New Roman" w:cs="Times New Roman"/>
          <w:sz w:val="24"/>
          <w:szCs w:val="24"/>
        </w:rPr>
        <w:t xml:space="preserve">The southern community remained primarily fragmented after 1886. In addition, the author states the reconstruction of gender politics and roles never completed in 1876. The </w:t>
      </w:r>
      <w:r w:rsidR="00181788">
        <w:rPr>
          <w:rFonts w:ascii="Times New Roman" w:hAnsi="Times New Roman" w:cs="Times New Roman"/>
          <w:sz w:val="24"/>
          <w:szCs w:val="24"/>
        </w:rPr>
        <w:t>compromise was mean to end the reconstruction phase and the electoral process was a tool. If the electoral process had not remained or been deemed contentious, the phase would have ended in adverse and detrimental consequences. However, the compromise itself demonstrated the widespread division ba</w:t>
      </w:r>
      <w:r w:rsidR="00832357">
        <w:rPr>
          <w:rFonts w:ascii="Times New Roman" w:hAnsi="Times New Roman" w:cs="Times New Roman"/>
          <w:sz w:val="24"/>
          <w:szCs w:val="24"/>
        </w:rPr>
        <w:t xml:space="preserve">sed on race in American society. It is imperative to sketch a picture of the deep structural transformation </w:t>
      </w:r>
      <w:r w:rsidR="00B617E2">
        <w:rPr>
          <w:rFonts w:ascii="Times New Roman" w:hAnsi="Times New Roman" w:cs="Times New Roman"/>
          <w:sz w:val="24"/>
          <w:szCs w:val="24"/>
        </w:rPr>
        <w:t xml:space="preserve">that took place. </w:t>
      </w:r>
      <w:r w:rsidR="00F66725">
        <w:rPr>
          <w:rFonts w:ascii="Times New Roman" w:hAnsi="Times New Roman" w:cs="Times New Roman"/>
          <w:sz w:val="24"/>
          <w:szCs w:val="24"/>
        </w:rPr>
        <w:t>The financial paradigm and global commodity markets were underway in the mid-19</w:t>
      </w:r>
      <w:r w:rsidR="00F66725" w:rsidRPr="00F66725">
        <w:rPr>
          <w:rFonts w:ascii="Times New Roman" w:hAnsi="Times New Roman" w:cs="Times New Roman"/>
          <w:sz w:val="24"/>
          <w:szCs w:val="24"/>
          <w:vertAlign w:val="superscript"/>
        </w:rPr>
        <w:t>th</w:t>
      </w:r>
      <w:r w:rsidR="00F66725">
        <w:rPr>
          <w:rFonts w:ascii="Times New Roman" w:hAnsi="Times New Roman" w:cs="Times New Roman"/>
          <w:sz w:val="24"/>
          <w:szCs w:val="24"/>
        </w:rPr>
        <w:t xml:space="preserve"> century, especially American capitalism influenced the later state of affairs. The author offers a critical explanation of the economic state after the promulgation of compromise and the transformation in American society after the end of the civil war and Reconstruction phase. </w:t>
      </w:r>
      <w:r w:rsidR="00CD2B7E">
        <w:rPr>
          <w:rFonts w:ascii="Times New Roman" w:hAnsi="Times New Roman" w:cs="Times New Roman"/>
          <w:sz w:val="24"/>
          <w:szCs w:val="24"/>
        </w:rPr>
        <w:t>The South was considered a region replete with uncertainty and risk because of the political tumu</w:t>
      </w:r>
      <w:r w:rsidR="00C559A6">
        <w:rPr>
          <w:rFonts w:ascii="Times New Roman" w:hAnsi="Times New Roman" w:cs="Times New Roman"/>
          <w:sz w:val="24"/>
          <w:szCs w:val="24"/>
        </w:rPr>
        <w:t>lt which ultimately caused the C</w:t>
      </w:r>
      <w:r w:rsidR="00CD2B7E">
        <w:rPr>
          <w:rFonts w:ascii="Times New Roman" w:hAnsi="Times New Roman" w:cs="Times New Roman"/>
          <w:sz w:val="24"/>
          <w:szCs w:val="24"/>
        </w:rPr>
        <w:t xml:space="preserve">ompromise of 1887. </w:t>
      </w:r>
    </w:p>
    <w:p w:rsidR="00927E09" w:rsidRDefault="0083374D" w:rsidP="00AB479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journal offers keen insights into the political and economic implications of t</w:t>
      </w:r>
      <w:r>
        <w:rPr>
          <w:rFonts w:ascii="Times New Roman" w:hAnsi="Times New Roman" w:cs="Times New Roman"/>
          <w:sz w:val="24"/>
          <w:szCs w:val="24"/>
        </w:rPr>
        <w:t xml:space="preserve">he compromise of 1887. It reflects that the American community was largely segregated on financial and ethnic grounds. In the contemporary era, </w:t>
      </w:r>
      <w:r w:rsidR="00997AB3">
        <w:rPr>
          <w:rFonts w:ascii="Times New Roman" w:hAnsi="Times New Roman" w:cs="Times New Roman"/>
          <w:sz w:val="24"/>
          <w:szCs w:val="24"/>
        </w:rPr>
        <w:t xml:space="preserve">the segregation has abrogated but its shreds are still apparent in American society. </w:t>
      </w:r>
    </w:p>
    <w:p w:rsidR="00997AB3" w:rsidRPr="00EF4532" w:rsidRDefault="0083374D" w:rsidP="00997AB3">
      <w:pPr>
        <w:spacing w:line="480" w:lineRule="auto"/>
        <w:rPr>
          <w:rFonts w:ascii="Times New Roman" w:hAnsi="Times New Roman" w:cs="Times New Roman"/>
          <w:i/>
          <w:iCs/>
          <w:sz w:val="24"/>
          <w:szCs w:val="24"/>
        </w:rPr>
      </w:pPr>
      <w:r w:rsidRPr="00EF4532">
        <w:rPr>
          <w:rFonts w:ascii="Times New Roman" w:hAnsi="Times New Roman" w:cs="Times New Roman"/>
          <w:color w:val="000000"/>
          <w:spacing w:val="2"/>
          <w:sz w:val="24"/>
          <w:szCs w:val="24"/>
          <w:shd w:val="clear" w:color="auto" w:fill="FFFFFF"/>
        </w:rPr>
        <w:t>Leslie, J. Paul</w:t>
      </w:r>
      <w:r w:rsidRPr="00EF4532">
        <w:rPr>
          <w:rFonts w:ascii="Times New Roman" w:hAnsi="Times New Roman" w:cs="Times New Roman"/>
          <w:sz w:val="24"/>
          <w:szCs w:val="24"/>
        </w:rPr>
        <w:t>. August 16</w:t>
      </w:r>
      <w:r w:rsidRPr="00EF4532">
        <w:rPr>
          <w:rFonts w:ascii="Times New Roman" w:hAnsi="Times New Roman" w:cs="Times New Roman"/>
          <w:sz w:val="24"/>
          <w:szCs w:val="24"/>
        </w:rPr>
        <w:t xml:space="preserve">, 2013.“Compromise of 1877.” </w:t>
      </w:r>
      <w:r w:rsidRPr="00EF4532">
        <w:rPr>
          <w:rFonts w:ascii="Times New Roman" w:hAnsi="Times New Roman" w:cs="Times New Roman"/>
          <w:i/>
          <w:iCs/>
          <w:sz w:val="24"/>
          <w:szCs w:val="24"/>
        </w:rPr>
        <w:t>64 Parishes.</w:t>
      </w:r>
    </w:p>
    <w:p w:rsidR="00CB2CAE" w:rsidRDefault="0083374D" w:rsidP="00CB2CAE">
      <w:pPr>
        <w:spacing w:line="480" w:lineRule="auto"/>
        <w:rPr>
          <w:rFonts w:ascii="Times New Roman" w:hAnsi="Times New Roman" w:cs="Times New Roman"/>
          <w:sz w:val="24"/>
          <w:szCs w:val="24"/>
        </w:rPr>
      </w:pPr>
      <w:r>
        <w:rPr>
          <w:rFonts w:ascii="Times New Roman" w:hAnsi="Times New Roman" w:cs="Times New Roman"/>
          <w:sz w:val="24"/>
          <w:szCs w:val="24"/>
        </w:rPr>
        <w:tab/>
      </w:r>
      <w:r w:rsidRPr="001963BE">
        <w:rPr>
          <w:rFonts w:ascii="Times New Roman" w:hAnsi="Times New Roman" w:cs="Times New Roman"/>
          <w:sz w:val="24"/>
          <w:szCs w:val="24"/>
        </w:rPr>
        <w:t>Leslie discusses the confrontation between Democrats and Republicans resulting from the electoral process in 1876. Both the parties had reached a deadlock and were resorting to utilizing coercive measures to asser</w:t>
      </w:r>
      <w:r w:rsidRPr="001963BE">
        <w:rPr>
          <w:rFonts w:ascii="Times New Roman" w:hAnsi="Times New Roman" w:cs="Times New Roman"/>
          <w:sz w:val="24"/>
          <w:szCs w:val="24"/>
        </w:rPr>
        <w:t xml:space="preserve">t their political hegemony. </w:t>
      </w:r>
      <w:r w:rsidR="005E6D00" w:rsidRPr="001963BE">
        <w:rPr>
          <w:rFonts w:ascii="Times New Roman" w:hAnsi="Times New Roman" w:cs="Times New Roman"/>
          <w:sz w:val="24"/>
          <w:szCs w:val="24"/>
        </w:rPr>
        <w:t>The author also highlights that the Twelfth Amendment had failed to offer a remedy to the problem where the Democrats seek assistance from the House while the Republicans were inclined toward the Senate. However, the establishment of the Electoral Commission proved productive as both parties admitted to accepting the decision and certification of votes. If there had not been any victor, the Speaker of the House of Representatives would have become the president as per the provisions of the Constitution. The Southerners refrained from sup</w:t>
      </w:r>
      <w:r w:rsidR="00590FF9" w:rsidRPr="001963BE">
        <w:rPr>
          <w:rFonts w:ascii="Times New Roman" w:hAnsi="Times New Roman" w:cs="Times New Roman"/>
          <w:sz w:val="24"/>
          <w:szCs w:val="24"/>
        </w:rPr>
        <w:t>plementing the</w:t>
      </w:r>
      <w:r w:rsidR="00BD7944" w:rsidRPr="001963BE">
        <w:rPr>
          <w:rFonts w:ascii="Times New Roman" w:hAnsi="Times New Roman" w:cs="Times New Roman"/>
          <w:sz w:val="24"/>
          <w:szCs w:val="24"/>
        </w:rPr>
        <w:t xml:space="preserve"> </w:t>
      </w:r>
      <w:r w:rsidR="009046AC" w:rsidRPr="001963BE">
        <w:rPr>
          <w:rFonts w:ascii="Times New Roman" w:hAnsi="Times New Roman" w:cs="Times New Roman"/>
          <w:sz w:val="24"/>
          <w:szCs w:val="24"/>
        </w:rPr>
        <w:t>filibuster attempts of Northern Democrats and ensured the selection of Hayes as President of the United States</w:t>
      </w:r>
      <w:r w:rsidR="00C559A6">
        <w:rPr>
          <w:rFonts w:ascii="Times New Roman" w:hAnsi="Times New Roman" w:cs="Times New Roman"/>
          <w:sz w:val="24"/>
          <w:szCs w:val="24"/>
        </w:rPr>
        <w:t xml:space="preserve"> after the C</w:t>
      </w:r>
      <w:r w:rsidR="000C1C77" w:rsidRPr="001963BE">
        <w:rPr>
          <w:rFonts w:ascii="Times New Roman" w:hAnsi="Times New Roman" w:cs="Times New Roman"/>
          <w:sz w:val="24"/>
          <w:szCs w:val="24"/>
        </w:rPr>
        <w:t>ompromise of 188</w:t>
      </w:r>
      <w:r w:rsidR="001963BE">
        <w:rPr>
          <w:rFonts w:ascii="Times New Roman" w:hAnsi="Times New Roman" w:cs="Times New Roman"/>
          <w:sz w:val="24"/>
          <w:szCs w:val="24"/>
        </w:rPr>
        <w:t>7.</w:t>
      </w:r>
      <w:r w:rsidR="00715DD0">
        <w:rPr>
          <w:rFonts w:ascii="Times New Roman" w:hAnsi="Times New Roman" w:cs="Times New Roman"/>
          <w:sz w:val="24"/>
          <w:szCs w:val="24"/>
        </w:rPr>
        <w:t xml:space="preserve"> Essentially, it was a deal which took place on February 26, 1877, </w:t>
      </w:r>
      <w:r w:rsidR="000D3504">
        <w:rPr>
          <w:rFonts w:ascii="Times New Roman" w:hAnsi="Times New Roman" w:cs="Times New Roman"/>
          <w:sz w:val="24"/>
          <w:szCs w:val="24"/>
        </w:rPr>
        <w:t>to ensure Hayes is elected as the president.</w:t>
      </w:r>
      <w:r w:rsidR="001963BE">
        <w:rPr>
          <w:rFonts w:ascii="Times New Roman" w:hAnsi="Times New Roman" w:cs="Times New Roman"/>
          <w:sz w:val="24"/>
          <w:szCs w:val="24"/>
        </w:rPr>
        <w:t xml:space="preserve"> </w:t>
      </w:r>
      <w:r w:rsidR="00D12408">
        <w:rPr>
          <w:rFonts w:ascii="Times New Roman" w:hAnsi="Times New Roman" w:cs="Times New Roman"/>
          <w:sz w:val="24"/>
          <w:szCs w:val="24"/>
        </w:rPr>
        <w:t>Both eminent Republicans and Hayes conceded for the removal of troops from unreconstructed states, having the President ensure a visit to the South, advance the establishment of railr</w:t>
      </w:r>
      <w:r w:rsidR="00197791">
        <w:rPr>
          <w:rFonts w:ascii="Times New Roman" w:hAnsi="Times New Roman" w:cs="Times New Roman"/>
          <w:sz w:val="24"/>
          <w:szCs w:val="24"/>
        </w:rPr>
        <w:t>oad in the South and assist th</w:t>
      </w:r>
      <w:r w:rsidR="00B13B0D">
        <w:rPr>
          <w:rFonts w:ascii="Times New Roman" w:hAnsi="Times New Roman" w:cs="Times New Roman"/>
          <w:sz w:val="24"/>
          <w:szCs w:val="24"/>
        </w:rPr>
        <w:t xml:space="preserve">e </w:t>
      </w:r>
      <w:r w:rsidR="000539F5">
        <w:rPr>
          <w:rFonts w:ascii="Times New Roman" w:hAnsi="Times New Roman" w:cs="Times New Roman"/>
          <w:sz w:val="24"/>
          <w:szCs w:val="24"/>
        </w:rPr>
        <w:t xml:space="preserve">expenditure of enhanced federal funds on profound improvement in the three unreconstructed states. </w:t>
      </w:r>
      <w:r w:rsidR="005E6D00" w:rsidRPr="001963BE">
        <w:rPr>
          <w:rFonts w:ascii="Times New Roman" w:hAnsi="Times New Roman" w:cs="Times New Roman"/>
          <w:sz w:val="24"/>
          <w:szCs w:val="24"/>
        </w:rPr>
        <w:t xml:space="preserve">After Hayes was declared the president, he began to fulfill his commitments. For instance, Louisiana received a significant amount of funding and witnessed the removal of troops. </w:t>
      </w:r>
      <w:r w:rsidR="000539F5">
        <w:rPr>
          <w:rFonts w:ascii="Times New Roman" w:hAnsi="Times New Roman" w:cs="Times New Roman"/>
          <w:sz w:val="24"/>
          <w:szCs w:val="24"/>
        </w:rPr>
        <w:t xml:space="preserve">It is significant to highlight the fallacious promises made by the Southern political leaders which were not made the part of the </w:t>
      </w:r>
      <w:r w:rsidR="000539F5">
        <w:rPr>
          <w:rFonts w:ascii="Times New Roman" w:hAnsi="Times New Roman" w:cs="Times New Roman"/>
          <w:sz w:val="24"/>
          <w:szCs w:val="24"/>
        </w:rPr>
        <w:lastRenderedPageBreak/>
        <w:t xml:space="preserve">provisions of the compromise. For </w:t>
      </w:r>
      <w:r w:rsidR="00DB3A38">
        <w:rPr>
          <w:rFonts w:ascii="Times New Roman" w:hAnsi="Times New Roman" w:cs="Times New Roman"/>
          <w:sz w:val="24"/>
          <w:szCs w:val="24"/>
        </w:rPr>
        <w:t>instance</w:t>
      </w:r>
      <w:r w:rsidR="000539F5">
        <w:rPr>
          <w:rFonts w:ascii="Times New Roman" w:hAnsi="Times New Roman" w:cs="Times New Roman"/>
          <w:sz w:val="24"/>
          <w:szCs w:val="24"/>
        </w:rPr>
        <w:t>, the extension of civil rig</w:t>
      </w:r>
      <w:r w:rsidR="00DB3A38">
        <w:rPr>
          <w:rFonts w:ascii="Times New Roman" w:hAnsi="Times New Roman" w:cs="Times New Roman"/>
          <w:sz w:val="24"/>
          <w:szCs w:val="24"/>
        </w:rPr>
        <w:t>hts to African Americans in the</w:t>
      </w:r>
      <w:r w:rsidR="00C77CEF">
        <w:rPr>
          <w:rFonts w:ascii="Times New Roman" w:hAnsi="Times New Roman" w:cs="Times New Roman"/>
          <w:sz w:val="24"/>
          <w:szCs w:val="24"/>
        </w:rPr>
        <w:t xml:space="preserve"> Amendments was not protected and the historical records offer an explicit illustration of the shallow nature of those promises.  </w:t>
      </w:r>
    </w:p>
    <w:p w:rsidR="0051258A" w:rsidRPr="000539F5" w:rsidRDefault="0083374D" w:rsidP="00CB2CAE">
      <w:pPr>
        <w:spacing w:line="480" w:lineRule="auto"/>
      </w:pPr>
      <w:r>
        <w:rPr>
          <w:rFonts w:ascii="Times New Roman" w:hAnsi="Times New Roman" w:cs="Times New Roman"/>
          <w:sz w:val="24"/>
          <w:szCs w:val="24"/>
        </w:rPr>
        <w:t xml:space="preserve"> </w:t>
      </w:r>
      <w:r w:rsidR="00AB4793">
        <w:rPr>
          <w:rFonts w:ascii="Times New Roman" w:hAnsi="Times New Roman" w:cs="Times New Roman"/>
          <w:sz w:val="24"/>
          <w:szCs w:val="24"/>
        </w:rPr>
        <w:tab/>
      </w:r>
      <w:r>
        <w:rPr>
          <w:rFonts w:ascii="Times New Roman" w:hAnsi="Times New Roman" w:cs="Times New Roman"/>
          <w:sz w:val="24"/>
          <w:szCs w:val="24"/>
        </w:rPr>
        <w:t>The instances have a profound impact on the contemporary American political system. It can be associated as the promises or commitments made candidates in front of the public during their election campaigns. They ensure to dispense them their rights and o</w:t>
      </w:r>
      <w:r>
        <w:rPr>
          <w:rFonts w:ascii="Times New Roman" w:hAnsi="Times New Roman" w:cs="Times New Roman"/>
          <w:sz w:val="24"/>
          <w:szCs w:val="24"/>
        </w:rPr>
        <w:t xml:space="preserve">ffer liberty which was done by Hayes </w:t>
      </w:r>
      <w:r w:rsidR="00C20059">
        <w:rPr>
          <w:rFonts w:ascii="Times New Roman" w:hAnsi="Times New Roman" w:cs="Times New Roman"/>
          <w:sz w:val="24"/>
          <w:szCs w:val="24"/>
        </w:rPr>
        <w:t xml:space="preserve">as discussed above. However, compromises are not promulgated for electing a president in the United States opposed to the compromised of 1887. </w:t>
      </w:r>
    </w:p>
    <w:p w:rsidR="00FF1FCF" w:rsidRPr="00EF4532" w:rsidRDefault="0083374D" w:rsidP="00FF1FCF">
      <w:pPr>
        <w:spacing w:line="480" w:lineRule="auto"/>
        <w:rPr>
          <w:rFonts w:ascii="Times New Roman" w:hAnsi="Times New Roman" w:cs="Times New Roman"/>
          <w:sz w:val="24"/>
          <w:szCs w:val="24"/>
        </w:rPr>
      </w:pPr>
      <w:r w:rsidRPr="00EF4532">
        <w:rPr>
          <w:rFonts w:ascii="Times New Roman" w:hAnsi="Times New Roman" w:cs="Times New Roman"/>
          <w:sz w:val="24"/>
          <w:szCs w:val="24"/>
        </w:rPr>
        <w:t>Hammond, Trevor. March 5, 1877. “President Hayes Wins Controversial Electio</w:t>
      </w:r>
      <w:r w:rsidRPr="00EF4532">
        <w:rPr>
          <w:rFonts w:ascii="Times New Roman" w:hAnsi="Times New Roman" w:cs="Times New Roman"/>
          <w:sz w:val="24"/>
          <w:szCs w:val="24"/>
        </w:rPr>
        <w:t xml:space="preserve">n” </w:t>
      </w:r>
      <w:r w:rsidRPr="00EF4532">
        <w:rPr>
          <w:rFonts w:ascii="Times New Roman" w:hAnsi="Times New Roman" w:cs="Times New Roman"/>
          <w:i/>
          <w:sz w:val="24"/>
          <w:szCs w:val="24"/>
        </w:rPr>
        <w:t>Fishwrap.</w:t>
      </w:r>
    </w:p>
    <w:p w:rsidR="0023333D" w:rsidRDefault="0083374D" w:rsidP="00FF1FC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Hammond </w:t>
      </w:r>
      <w:r w:rsidR="00A8448E">
        <w:rPr>
          <w:rFonts w:ascii="Times New Roman" w:hAnsi="Times New Roman" w:cs="Times New Roman"/>
          <w:sz w:val="24"/>
          <w:szCs w:val="24"/>
        </w:rPr>
        <w:t>offers an account of the Presidential inauguration of Hayes on March 5, 1877, after the closet elections in the history of the United States.</w:t>
      </w:r>
      <w:r w:rsidR="001825E9">
        <w:rPr>
          <w:rFonts w:ascii="Times New Roman" w:hAnsi="Times New Roman" w:cs="Times New Roman"/>
          <w:sz w:val="24"/>
          <w:szCs w:val="24"/>
        </w:rPr>
        <w:t xml:space="preserve"> Hayes possessed distinct traits of honesty and integrity which were appraised by the public and political </w:t>
      </w:r>
      <w:r w:rsidR="00D7389A">
        <w:rPr>
          <w:rFonts w:ascii="Times New Roman" w:hAnsi="Times New Roman" w:cs="Times New Roman"/>
          <w:sz w:val="24"/>
          <w:szCs w:val="24"/>
        </w:rPr>
        <w:t>stakeholders</w:t>
      </w:r>
      <w:r w:rsidR="001825E9">
        <w:rPr>
          <w:rFonts w:ascii="Times New Roman" w:hAnsi="Times New Roman" w:cs="Times New Roman"/>
          <w:sz w:val="24"/>
          <w:szCs w:val="24"/>
        </w:rPr>
        <w:t xml:space="preserve">. </w:t>
      </w:r>
      <w:r w:rsidR="00D7389A">
        <w:rPr>
          <w:rFonts w:ascii="Times New Roman" w:hAnsi="Times New Roman" w:cs="Times New Roman"/>
          <w:sz w:val="24"/>
          <w:szCs w:val="24"/>
        </w:rPr>
        <w:t xml:space="preserve">The election board in Southern states discarded thousands of votes cast after </w:t>
      </w:r>
      <w:r w:rsidR="00D3262B">
        <w:rPr>
          <w:rFonts w:ascii="Times New Roman" w:hAnsi="Times New Roman" w:cs="Times New Roman"/>
          <w:sz w:val="24"/>
          <w:szCs w:val="24"/>
        </w:rPr>
        <w:t>the intimidation of black community and fraud which translated the momentum of electoral votes toward Hayes.</w:t>
      </w:r>
      <w:r w:rsidR="0009359F">
        <w:rPr>
          <w:rFonts w:ascii="Times New Roman" w:hAnsi="Times New Roman" w:cs="Times New Roman"/>
          <w:sz w:val="24"/>
          <w:szCs w:val="24"/>
        </w:rPr>
        <w:t xml:space="preserve"> The controversy ultimately resolved after the creation of a commission based on 15 members comprising both Democrat and Republican Congressmen and justices of the Supreme Court. </w:t>
      </w:r>
      <w:r w:rsidR="00736D3F">
        <w:rPr>
          <w:rFonts w:ascii="Times New Roman" w:hAnsi="Times New Roman" w:cs="Times New Roman"/>
          <w:sz w:val="24"/>
          <w:szCs w:val="24"/>
        </w:rPr>
        <w:t xml:space="preserve">In their verdict, the commission gave all of the 20 votes to Hayes </w:t>
      </w:r>
      <w:r w:rsidR="008A559C">
        <w:rPr>
          <w:rFonts w:ascii="Times New Roman" w:hAnsi="Times New Roman" w:cs="Times New Roman"/>
          <w:sz w:val="24"/>
          <w:szCs w:val="24"/>
        </w:rPr>
        <w:t>which was sufficient for him to</w:t>
      </w:r>
      <w:r w:rsidR="000E7D44">
        <w:rPr>
          <w:rFonts w:ascii="Times New Roman" w:hAnsi="Times New Roman" w:cs="Times New Roman"/>
          <w:sz w:val="24"/>
          <w:szCs w:val="24"/>
        </w:rPr>
        <w:t xml:space="preserve"> beat his rival, Tilden. </w:t>
      </w:r>
      <w:r w:rsidR="00802984">
        <w:rPr>
          <w:rFonts w:ascii="Times New Roman" w:hAnsi="Times New Roman" w:cs="Times New Roman"/>
          <w:sz w:val="24"/>
          <w:szCs w:val="24"/>
        </w:rPr>
        <w:t xml:space="preserve">However, the Democrats progressed to filibuster the verdict which was prevented after a secret deal between the Republicans and Democrats known as the compromise of 1887. </w:t>
      </w:r>
      <w:r w:rsidR="006D4754">
        <w:rPr>
          <w:rFonts w:ascii="Times New Roman" w:hAnsi="Times New Roman" w:cs="Times New Roman"/>
          <w:sz w:val="24"/>
          <w:szCs w:val="24"/>
        </w:rPr>
        <w:t xml:space="preserve">Hayes, who was deemed a man of utmost integrity and unwavering commitment, was criticized after assuming the charge amid contentious </w:t>
      </w:r>
      <w:r w:rsidR="00B50309">
        <w:rPr>
          <w:rFonts w:ascii="Times New Roman" w:hAnsi="Times New Roman" w:cs="Times New Roman"/>
          <w:sz w:val="24"/>
          <w:szCs w:val="24"/>
        </w:rPr>
        <w:t xml:space="preserve">elections and the compromise. He had to </w:t>
      </w:r>
      <w:r w:rsidR="00B50309">
        <w:rPr>
          <w:rFonts w:ascii="Times New Roman" w:hAnsi="Times New Roman" w:cs="Times New Roman"/>
          <w:sz w:val="24"/>
          <w:szCs w:val="24"/>
        </w:rPr>
        <w:lastRenderedPageBreak/>
        <w:t xml:space="preserve">withdraw the troops and offer the Democrats critical incentives and terms to </w:t>
      </w:r>
      <w:r w:rsidR="0027662B">
        <w:rPr>
          <w:rFonts w:ascii="Times New Roman" w:hAnsi="Times New Roman" w:cs="Times New Roman"/>
          <w:sz w:val="24"/>
          <w:szCs w:val="24"/>
        </w:rPr>
        <w:t xml:space="preserve">be </w:t>
      </w:r>
      <w:r w:rsidR="002A4E54">
        <w:rPr>
          <w:rFonts w:ascii="Times New Roman" w:hAnsi="Times New Roman" w:cs="Times New Roman"/>
          <w:sz w:val="24"/>
          <w:szCs w:val="24"/>
        </w:rPr>
        <w:t>accepted as the President of the United States.</w:t>
      </w:r>
      <w:r w:rsidR="00150AF5">
        <w:rPr>
          <w:rFonts w:ascii="Times New Roman" w:hAnsi="Times New Roman" w:cs="Times New Roman"/>
          <w:sz w:val="24"/>
          <w:szCs w:val="24"/>
        </w:rPr>
        <w:t xml:space="preserve"> </w:t>
      </w:r>
    </w:p>
    <w:p w:rsidR="00150AF5" w:rsidRDefault="0083374D" w:rsidP="00FF1FC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6527D">
        <w:rPr>
          <w:rFonts w:ascii="Times New Roman" w:hAnsi="Times New Roman" w:cs="Times New Roman"/>
          <w:sz w:val="24"/>
          <w:szCs w:val="24"/>
        </w:rPr>
        <w:t xml:space="preserve">The </w:t>
      </w:r>
      <w:r w:rsidR="00A70405">
        <w:rPr>
          <w:rFonts w:ascii="Times New Roman" w:hAnsi="Times New Roman" w:cs="Times New Roman"/>
          <w:sz w:val="24"/>
          <w:szCs w:val="24"/>
        </w:rPr>
        <w:t>publ</w:t>
      </w:r>
      <w:r w:rsidR="00F41506">
        <w:rPr>
          <w:rFonts w:ascii="Times New Roman" w:hAnsi="Times New Roman" w:cs="Times New Roman"/>
          <w:sz w:val="24"/>
          <w:szCs w:val="24"/>
        </w:rPr>
        <w:t>ication can be related to the</w:t>
      </w:r>
      <w:r w:rsidR="004866E2">
        <w:rPr>
          <w:rFonts w:ascii="Times New Roman" w:hAnsi="Times New Roman" w:cs="Times New Roman"/>
          <w:sz w:val="24"/>
          <w:szCs w:val="24"/>
        </w:rPr>
        <w:t xml:space="preserve"> </w:t>
      </w:r>
      <w:r w:rsidR="001012FB">
        <w:rPr>
          <w:rFonts w:ascii="Times New Roman" w:hAnsi="Times New Roman" w:cs="Times New Roman"/>
          <w:sz w:val="24"/>
          <w:szCs w:val="24"/>
        </w:rPr>
        <w:t xml:space="preserve">nature of American elections conducted these days. Nearly every presidential election is bashed and criticized by the cynics and opponents as rigged and a violation of essential democratic principles. </w:t>
      </w:r>
      <w:r w:rsidR="008062FA">
        <w:rPr>
          <w:rFonts w:ascii="Times New Roman" w:hAnsi="Times New Roman" w:cs="Times New Roman"/>
          <w:sz w:val="24"/>
          <w:szCs w:val="24"/>
        </w:rPr>
        <w:t xml:space="preserve">However, the state of affairs has never been worse in comparison to the </w:t>
      </w:r>
      <w:r w:rsidR="00C559A6">
        <w:rPr>
          <w:rFonts w:ascii="Times New Roman" w:hAnsi="Times New Roman" w:cs="Times New Roman"/>
          <w:sz w:val="24"/>
          <w:szCs w:val="24"/>
        </w:rPr>
        <w:t>C</w:t>
      </w:r>
      <w:r w:rsidR="00715DD0">
        <w:rPr>
          <w:rFonts w:ascii="Times New Roman" w:hAnsi="Times New Roman" w:cs="Times New Roman"/>
          <w:sz w:val="24"/>
          <w:szCs w:val="24"/>
        </w:rPr>
        <w:t xml:space="preserve">ompromise of 1887 which validates the integrity and credibility of elections in the United States to a significant extent. </w:t>
      </w:r>
      <w:bookmarkStart w:id="0" w:name="_GoBack"/>
      <w:bookmarkEnd w:id="0"/>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C23618" w:rsidRDefault="00C23618" w:rsidP="004B59D5">
      <w:pPr>
        <w:spacing w:after="0" w:line="480" w:lineRule="auto"/>
        <w:ind w:firstLine="720"/>
        <w:jc w:val="center"/>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79415D" w:rsidRDefault="0079415D" w:rsidP="0079415D">
      <w:pPr>
        <w:spacing w:after="0" w:line="480" w:lineRule="auto"/>
        <w:ind w:left="2880" w:firstLine="720"/>
        <w:rPr>
          <w:rFonts w:ascii="Times New Roman" w:hAnsi="Times New Roman" w:cs="Times New Roman"/>
          <w:sz w:val="24"/>
          <w:szCs w:val="24"/>
        </w:rPr>
      </w:pPr>
    </w:p>
    <w:p w:rsidR="004B59D5" w:rsidRDefault="0083374D" w:rsidP="0079415D">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Works Cited</w:t>
      </w:r>
    </w:p>
    <w:p w:rsidR="00284FBD" w:rsidRDefault="0083374D" w:rsidP="00284FBD">
      <w:pPr>
        <w:pStyle w:val="Bibliography"/>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Compromise of 1877.” </w:t>
      </w:r>
      <w:r>
        <w:rPr>
          <w:rFonts w:ascii="Times New Roman" w:hAnsi="Times New Roman" w:cs="Times New Roman"/>
          <w:i/>
          <w:iCs/>
          <w:sz w:val="24"/>
          <w:szCs w:val="24"/>
        </w:rPr>
        <w:t>64 Parishes</w:t>
      </w:r>
      <w:r>
        <w:rPr>
          <w:rFonts w:ascii="Times New Roman" w:hAnsi="Times New Roman" w:cs="Times New Roman"/>
          <w:sz w:val="24"/>
          <w:szCs w:val="24"/>
        </w:rPr>
        <w:t>, https://64parishes.org/entry/compromise-of-1877. Accessed 29 Apr. 2019.</w:t>
      </w:r>
    </w:p>
    <w:p w:rsidR="00284FBD" w:rsidRDefault="0083374D" w:rsidP="00284FBD">
      <w:pPr>
        <w:pStyle w:val="Bibliography"/>
        <w:rPr>
          <w:rFonts w:ascii="Times New Roman" w:hAnsi="Times New Roman" w:cs="Times New Roman"/>
          <w:sz w:val="24"/>
          <w:szCs w:val="24"/>
        </w:rPr>
      </w:pPr>
      <w:r>
        <w:rPr>
          <w:rFonts w:ascii="Times New Roman" w:hAnsi="Times New Roman" w:cs="Times New Roman"/>
          <w:sz w:val="24"/>
          <w:szCs w:val="24"/>
        </w:rPr>
        <w:t xml:space="preserve">Kreitner, Richard, and The Almanac. </w:t>
      </w:r>
      <w:r>
        <w:rPr>
          <w:rFonts w:ascii="Times New Roman" w:hAnsi="Times New Roman" w:cs="Times New Roman"/>
          <w:i/>
          <w:iCs/>
          <w:sz w:val="24"/>
          <w:szCs w:val="24"/>
        </w:rPr>
        <w:t>March 2, 1877: A Compromise Makes Rut</w:t>
      </w:r>
      <w:r>
        <w:rPr>
          <w:rFonts w:ascii="Times New Roman" w:hAnsi="Times New Roman" w:cs="Times New Roman"/>
          <w:i/>
          <w:iCs/>
          <w:sz w:val="24"/>
          <w:szCs w:val="24"/>
        </w:rPr>
        <w:t>herford B. Hayes President and Ends Reconstruction</w:t>
      </w:r>
      <w:r>
        <w:rPr>
          <w:rFonts w:ascii="Times New Roman" w:hAnsi="Times New Roman" w:cs="Times New Roman"/>
          <w:sz w:val="24"/>
          <w:szCs w:val="24"/>
        </w:rPr>
        <w:t xml:space="preserve">. Mar. 2015. </w:t>
      </w:r>
      <w:r>
        <w:rPr>
          <w:rFonts w:ascii="Times New Roman" w:hAnsi="Times New Roman" w:cs="Times New Roman"/>
          <w:i/>
          <w:iCs/>
          <w:sz w:val="24"/>
          <w:szCs w:val="24"/>
        </w:rPr>
        <w:t>www.thenation.com</w:t>
      </w:r>
      <w:r>
        <w:rPr>
          <w:rFonts w:ascii="Times New Roman" w:hAnsi="Times New Roman" w:cs="Times New Roman"/>
          <w:sz w:val="24"/>
          <w:szCs w:val="24"/>
        </w:rPr>
        <w:t>, https://www.thenation.com/article/march-2-1877-compromise-makes-rutherford-b-hayes-president-and-ends-reconstruction/.</w:t>
      </w:r>
    </w:p>
    <w:p w:rsidR="00284FBD" w:rsidRDefault="0083374D" w:rsidP="00284FBD">
      <w:pPr>
        <w:pStyle w:val="Bibliography"/>
        <w:rPr>
          <w:rFonts w:ascii="Times New Roman" w:hAnsi="Times New Roman" w:cs="Times New Roman"/>
          <w:sz w:val="24"/>
          <w:szCs w:val="24"/>
        </w:rPr>
      </w:pPr>
      <w:r>
        <w:rPr>
          <w:rFonts w:ascii="Times New Roman" w:hAnsi="Times New Roman" w:cs="Times New Roman"/>
          <w:sz w:val="24"/>
          <w:szCs w:val="24"/>
        </w:rPr>
        <w:t xml:space="preserve">“President Hayes Wins Controversial Election: March 5, </w:t>
      </w:r>
      <w:r>
        <w:rPr>
          <w:rFonts w:ascii="Times New Roman" w:hAnsi="Times New Roman" w:cs="Times New Roman"/>
          <w:sz w:val="24"/>
          <w:szCs w:val="24"/>
        </w:rPr>
        <w:t xml:space="preserve">1877 - Fishwrap The Official Blog of Newspapers.Com.” </w:t>
      </w:r>
      <w:r>
        <w:rPr>
          <w:rFonts w:ascii="Times New Roman" w:hAnsi="Times New Roman" w:cs="Times New Roman"/>
          <w:i/>
          <w:iCs/>
          <w:sz w:val="24"/>
          <w:szCs w:val="24"/>
        </w:rPr>
        <w:t>Fishwrap</w:t>
      </w:r>
      <w:r>
        <w:rPr>
          <w:rFonts w:ascii="Times New Roman" w:hAnsi="Times New Roman" w:cs="Times New Roman"/>
          <w:sz w:val="24"/>
          <w:szCs w:val="24"/>
        </w:rPr>
        <w:t>, 1 Mar. 2016, https://blog.newspapers.com/president-hayes-wins-controversial-election-march-5-1877/.</w:t>
      </w:r>
    </w:p>
    <w:p w:rsidR="00284FBD" w:rsidRDefault="0083374D" w:rsidP="00284FBD">
      <w:pPr>
        <w:pStyle w:val="Bibliography"/>
        <w:rPr>
          <w:rFonts w:ascii="Times New Roman" w:hAnsi="Times New Roman" w:cs="Times New Roman"/>
          <w:sz w:val="24"/>
          <w:szCs w:val="24"/>
        </w:rPr>
      </w:pPr>
      <w:r>
        <w:rPr>
          <w:rFonts w:ascii="Times New Roman" w:hAnsi="Times New Roman" w:cs="Times New Roman"/>
          <w:sz w:val="24"/>
          <w:szCs w:val="24"/>
        </w:rPr>
        <w:t xml:space="preserve">“Reconstruction in the South.” </w:t>
      </w:r>
      <w:r>
        <w:rPr>
          <w:rFonts w:ascii="Times New Roman" w:hAnsi="Times New Roman" w:cs="Times New Roman"/>
          <w:i/>
          <w:iCs/>
          <w:sz w:val="24"/>
          <w:szCs w:val="24"/>
        </w:rPr>
        <w:t>The Journal of the Civil War Era</w:t>
      </w:r>
      <w:r>
        <w:rPr>
          <w:rFonts w:ascii="Times New Roman" w:hAnsi="Times New Roman" w:cs="Times New Roman"/>
          <w:sz w:val="24"/>
          <w:szCs w:val="24"/>
        </w:rPr>
        <w:t>, https://www.journaloftheciv</w:t>
      </w:r>
      <w:r>
        <w:rPr>
          <w:rFonts w:ascii="Times New Roman" w:hAnsi="Times New Roman" w:cs="Times New Roman"/>
          <w:sz w:val="24"/>
          <w:szCs w:val="24"/>
        </w:rPr>
        <w:t>ilwarera.org/forum-the-future-of-reconstruction-studies/reconstruction-in-the-south/. Accessed 29 Apr. 2019.</w:t>
      </w:r>
    </w:p>
    <w:p w:rsidR="004B59D5" w:rsidRPr="00A8393A" w:rsidRDefault="0083374D" w:rsidP="00284FB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374D" w:rsidRDefault="0083374D">
      <w:pPr>
        <w:spacing w:after="0" w:line="240" w:lineRule="auto"/>
      </w:pPr>
      <w:r>
        <w:separator/>
      </w:r>
    </w:p>
  </w:endnote>
  <w:endnote w:type="continuationSeparator" w:id="0">
    <w:p w:rsidR="0083374D" w:rsidRDefault="008337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374D" w:rsidRDefault="0083374D">
      <w:pPr>
        <w:spacing w:after="0" w:line="240" w:lineRule="auto"/>
      </w:pPr>
      <w:r>
        <w:separator/>
      </w:r>
    </w:p>
  </w:footnote>
  <w:footnote w:type="continuationSeparator" w:id="0">
    <w:p w:rsidR="0083374D" w:rsidRDefault="008337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83374D"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C559A6">
          <w:rPr>
            <w:rFonts w:ascii="Times New Roman" w:hAnsi="Times New Roman" w:cs="Times New Roman"/>
            <w:noProof/>
            <w:sz w:val="24"/>
            <w:szCs w:val="24"/>
          </w:rPr>
          <w:t>6</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32802"/>
    <w:rsid w:val="00032930"/>
    <w:rsid w:val="0003443F"/>
    <w:rsid w:val="000362E5"/>
    <w:rsid w:val="000539F5"/>
    <w:rsid w:val="0006067B"/>
    <w:rsid w:val="0009359F"/>
    <w:rsid w:val="000A2BE5"/>
    <w:rsid w:val="000B5F94"/>
    <w:rsid w:val="000B7FB2"/>
    <w:rsid w:val="000C1C77"/>
    <w:rsid w:val="000C2478"/>
    <w:rsid w:val="000D3504"/>
    <w:rsid w:val="000E132D"/>
    <w:rsid w:val="000E1636"/>
    <w:rsid w:val="000E7D44"/>
    <w:rsid w:val="001004F0"/>
    <w:rsid w:val="001012FB"/>
    <w:rsid w:val="00117EDD"/>
    <w:rsid w:val="001318ED"/>
    <w:rsid w:val="00150AF5"/>
    <w:rsid w:val="00154F69"/>
    <w:rsid w:val="00155FDA"/>
    <w:rsid w:val="00163D41"/>
    <w:rsid w:val="00165C75"/>
    <w:rsid w:val="001678AA"/>
    <w:rsid w:val="00174746"/>
    <w:rsid w:val="00181788"/>
    <w:rsid w:val="001825E9"/>
    <w:rsid w:val="001841BC"/>
    <w:rsid w:val="001963BE"/>
    <w:rsid w:val="00197791"/>
    <w:rsid w:val="001A2EAE"/>
    <w:rsid w:val="001A3700"/>
    <w:rsid w:val="001D75DC"/>
    <w:rsid w:val="001E5B9D"/>
    <w:rsid w:val="001F665D"/>
    <w:rsid w:val="002128DC"/>
    <w:rsid w:val="00222A62"/>
    <w:rsid w:val="00226893"/>
    <w:rsid w:val="0022750E"/>
    <w:rsid w:val="002278E2"/>
    <w:rsid w:val="00231287"/>
    <w:rsid w:val="002324B1"/>
    <w:rsid w:val="0023333D"/>
    <w:rsid w:val="0027162B"/>
    <w:rsid w:val="002740FD"/>
    <w:rsid w:val="002741A2"/>
    <w:rsid w:val="0027662B"/>
    <w:rsid w:val="00284FBD"/>
    <w:rsid w:val="002865C7"/>
    <w:rsid w:val="00287C80"/>
    <w:rsid w:val="00292521"/>
    <w:rsid w:val="00292744"/>
    <w:rsid w:val="00293EB8"/>
    <w:rsid w:val="00295BC0"/>
    <w:rsid w:val="002A4E54"/>
    <w:rsid w:val="002A6446"/>
    <w:rsid w:val="002A774C"/>
    <w:rsid w:val="002D591B"/>
    <w:rsid w:val="002D65CE"/>
    <w:rsid w:val="002E7C23"/>
    <w:rsid w:val="00302A55"/>
    <w:rsid w:val="00332732"/>
    <w:rsid w:val="003364AF"/>
    <w:rsid w:val="00345269"/>
    <w:rsid w:val="003537FB"/>
    <w:rsid w:val="0036360B"/>
    <w:rsid w:val="003714DF"/>
    <w:rsid w:val="00376FBC"/>
    <w:rsid w:val="00380D52"/>
    <w:rsid w:val="003A254E"/>
    <w:rsid w:val="003A32AF"/>
    <w:rsid w:val="003B40F0"/>
    <w:rsid w:val="003B57A0"/>
    <w:rsid w:val="003C19BC"/>
    <w:rsid w:val="003D2B4C"/>
    <w:rsid w:val="003D406F"/>
    <w:rsid w:val="003E6497"/>
    <w:rsid w:val="003F04F2"/>
    <w:rsid w:val="00406C2D"/>
    <w:rsid w:val="00452F9E"/>
    <w:rsid w:val="00456DD4"/>
    <w:rsid w:val="004712A3"/>
    <w:rsid w:val="004866E2"/>
    <w:rsid w:val="00497C09"/>
    <w:rsid w:val="00497E35"/>
    <w:rsid w:val="004A1A5D"/>
    <w:rsid w:val="004B59D5"/>
    <w:rsid w:val="004E189E"/>
    <w:rsid w:val="004E6436"/>
    <w:rsid w:val="0051258A"/>
    <w:rsid w:val="005173F3"/>
    <w:rsid w:val="005206B8"/>
    <w:rsid w:val="005217B8"/>
    <w:rsid w:val="00522F90"/>
    <w:rsid w:val="00524086"/>
    <w:rsid w:val="0052706C"/>
    <w:rsid w:val="00536CA2"/>
    <w:rsid w:val="0055548D"/>
    <w:rsid w:val="00590FF9"/>
    <w:rsid w:val="005A0214"/>
    <w:rsid w:val="005A17D9"/>
    <w:rsid w:val="005A61F8"/>
    <w:rsid w:val="005D194A"/>
    <w:rsid w:val="005D620E"/>
    <w:rsid w:val="005E6D00"/>
    <w:rsid w:val="005F35BD"/>
    <w:rsid w:val="005F382D"/>
    <w:rsid w:val="00600FA4"/>
    <w:rsid w:val="0062303F"/>
    <w:rsid w:val="00624516"/>
    <w:rsid w:val="0065585A"/>
    <w:rsid w:val="006737B0"/>
    <w:rsid w:val="006742F8"/>
    <w:rsid w:val="006819CD"/>
    <w:rsid w:val="006863BF"/>
    <w:rsid w:val="00693C2A"/>
    <w:rsid w:val="006B2170"/>
    <w:rsid w:val="006B463F"/>
    <w:rsid w:val="006D3DF5"/>
    <w:rsid w:val="006D4754"/>
    <w:rsid w:val="006D6792"/>
    <w:rsid w:val="006F133C"/>
    <w:rsid w:val="006F508D"/>
    <w:rsid w:val="00715DD0"/>
    <w:rsid w:val="00730F2F"/>
    <w:rsid w:val="00736D3F"/>
    <w:rsid w:val="00770B08"/>
    <w:rsid w:val="007712E7"/>
    <w:rsid w:val="00775832"/>
    <w:rsid w:val="007840B3"/>
    <w:rsid w:val="00791B2D"/>
    <w:rsid w:val="0079415D"/>
    <w:rsid w:val="00796C72"/>
    <w:rsid w:val="007C5A2C"/>
    <w:rsid w:val="007E064A"/>
    <w:rsid w:val="00802984"/>
    <w:rsid w:val="008046B1"/>
    <w:rsid w:val="00805F7D"/>
    <w:rsid w:val="008062FA"/>
    <w:rsid w:val="00810272"/>
    <w:rsid w:val="008278DC"/>
    <w:rsid w:val="00832357"/>
    <w:rsid w:val="0083374D"/>
    <w:rsid w:val="0084098C"/>
    <w:rsid w:val="00850B67"/>
    <w:rsid w:val="00851E3E"/>
    <w:rsid w:val="0086120D"/>
    <w:rsid w:val="008A559C"/>
    <w:rsid w:val="008C0CF3"/>
    <w:rsid w:val="008C7E0D"/>
    <w:rsid w:val="008D57EA"/>
    <w:rsid w:val="008F5468"/>
    <w:rsid w:val="00902BB5"/>
    <w:rsid w:val="009046AC"/>
    <w:rsid w:val="00920C7A"/>
    <w:rsid w:val="00927E09"/>
    <w:rsid w:val="009543C1"/>
    <w:rsid w:val="00977F09"/>
    <w:rsid w:val="00993D2F"/>
    <w:rsid w:val="0099771A"/>
    <w:rsid w:val="00997AB3"/>
    <w:rsid w:val="009A1AE9"/>
    <w:rsid w:val="009A469C"/>
    <w:rsid w:val="009A7207"/>
    <w:rsid w:val="009B3F91"/>
    <w:rsid w:val="009B61B9"/>
    <w:rsid w:val="009E1009"/>
    <w:rsid w:val="009E7243"/>
    <w:rsid w:val="009E76E8"/>
    <w:rsid w:val="009F7B61"/>
    <w:rsid w:val="00A01884"/>
    <w:rsid w:val="00A1023D"/>
    <w:rsid w:val="00A242E5"/>
    <w:rsid w:val="00A31342"/>
    <w:rsid w:val="00A33D59"/>
    <w:rsid w:val="00A35F25"/>
    <w:rsid w:val="00A501C5"/>
    <w:rsid w:val="00A5191D"/>
    <w:rsid w:val="00A5235A"/>
    <w:rsid w:val="00A64782"/>
    <w:rsid w:val="00A70405"/>
    <w:rsid w:val="00A711FF"/>
    <w:rsid w:val="00A736A1"/>
    <w:rsid w:val="00A77E8A"/>
    <w:rsid w:val="00A81368"/>
    <w:rsid w:val="00A8393A"/>
    <w:rsid w:val="00A8448E"/>
    <w:rsid w:val="00A86C93"/>
    <w:rsid w:val="00AA3F2B"/>
    <w:rsid w:val="00AB0F27"/>
    <w:rsid w:val="00AB43EA"/>
    <w:rsid w:val="00AB4793"/>
    <w:rsid w:val="00B12EA9"/>
    <w:rsid w:val="00B13B0D"/>
    <w:rsid w:val="00B1475B"/>
    <w:rsid w:val="00B23147"/>
    <w:rsid w:val="00B36D85"/>
    <w:rsid w:val="00B37643"/>
    <w:rsid w:val="00B40FBC"/>
    <w:rsid w:val="00B50309"/>
    <w:rsid w:val="00B504B4"/>
    <w:rsid w:val="00B54C32"/>
    <w:rsid w:val="00B54D9D"/>
    <w:rsid w:val="00B617E2"/>
    <w:rsid w:val="00B66583"/>
    <w:rsid w:val="00B85A4C"/>
    <w:rsid w:val="00B861E1"/>
    <w:rsid w:val="00B911C3"/>
    <w:rsid w:val="00B940FA"/>
    <w:rsid w:val="00BB5630"/>
    <w:rsid w:val="00BC3240"/>
    <w:rsid w:val="00BD2C2D"/>
    <w:rsid w:val="00BD7944"/>
    <w:rsid w:val="00BE2BD3"/>
    <w:rsid w:val="00BF0583"/>
    <w:rsid w:val="00C03E8E"/>
    <w:rsid w:val="00C16B85"/>
    <w:rsid w:val="00C20059"/>
    <w:rsid w:val="00C23618"/>
    <w:rsid w:val="00C33769"/>
    <w:rsid w:val="00C3796F"/>
    <w:rsid w:val="00C559A6"/>
    <w:rsid w:val="00C73128"/>
    <w:rsid w:val="00C7667B"/>
    <w:rsid w:val="00C77CEF"/>
    <w:rsid w:val="00C808A9"/>
    <w:rsid w:val="00CA6684"/>
    <w:rsid w:val="00CB2CAE"/>
    <w:rsid w:val="00CB2F6F"/>
    <w:rsid w:val="00CB2F72"/>
    <w:rsid w:val="00CB598D"/>
    <w:rsid w:val="00CD2B7E"/>
    <w:rsid w:val="00CD3396"/>
    <w:rsid w:val="00CE649D"/>
    <w:rsid w:val="00D12408"/>
    <w:rsid w:val="00D16C54"/>
    <w:rsid w:val="00D23E18"/>
    <w:rsid w:val="00D27004"/>
    <w:rsid w:val="00D3262B"/>
    <w:rsid w:val="00D34E08"/>
    <w:rsid w:val="00D4304E"/>
    <w:rsid w:val="00D447CE"/>
    <w:rsid w:val="00D64421"/>
    <w:rsid w:val="00D7389A"/>
    <w:rsid w:val="00D84B40"/>
    <w:rsid w:val="00DB3A38"/>
    <w:rsid w:val="00DB6E19"/>
    <w:rsid w:val="00DE404C"/>
    <w:rsid w:val="00DF1682"/>
    <w:rsid w:val="00E02394"/>
    <w:rsid w:val="00E10672"/>
    <w:rsid w:val="00E11801"/>
    <w:rsid w:val="00E14BA0"/>
    <w:rsid w:val="00E2271E"/>
    <w:rsid w:val="00E54C11"/>
    <w:rsid w:val="00E627E9"/>
    <w:rsid w:val="00E6527D"/>
    <w:rsid w:val="00E731CA"/>
    <w:rsid w:val="00E732AD"/>
    <w:rsid w:val="00EA4B63"/>
    <w:rsid w:val="00EA566E"/>
    <w:rsid w:val="00EB2204"/>
    <w:rsid w:val="00EB4165"/>
    <w:rsid w:val="00EB4986"/>
    <w:rsid w:val="00EC4544"/>
    <w:rsid w:val="00EC693C"/>
    <w:rsid w:val="00EC707D"/>
    <w:rsid w:val="00ED0BBB"/>
    <w:rsid w:val="00EE1B1E"/>
    <w:rsid w:val="00EE2AFC"/>
    <w:rsid w:val="00EF4532"/>
    <w:rsid w:val="00F042EF"/>
    <w:rsid w:val="00F14313"/>
    <w:rsid w:val="00F165CE"/>
    <w:rsid w:val="00F41506"/>
    <w:rsid w:val="00F42E92"/>
    <w:rsid w:val="00F47ECF"/>
    <w:rsid w:val="00F50D87"/>
    <w:rsid w:val="00F525F2"/>
    <w:rsid w:val="00F60C1E"/>
    <w:rsid w:val="00F65B22"/>
    <w:rsid w:val="00F66725"/>
    <w:rsid w:val="00F82C89"/>
    <w:rsid w:val="00F83525"/>
    <w:rsid w:val="00F94EF6"/>
    <w:rsid w:val="00FD4D33"/>
    <w:rsid w:val="00FF1FCF"/>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1517DC-9257-4F00-AA2A-ED143B9C2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C2361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6</Pages>
  <Words>1341</Words>
  <Characters>7649</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5</cp:revision>
  <dcterms:created xsi:type="dcterms:W3CDTF">2019-04-29T20:58:00Z</dcterms:created>
  <dcterms:modified xsi:type="dcterms:W3CDTF">2019-04-29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NLmN5pT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